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29D763" w14:textId="77777777" w:rsidR="00EA2C20" w:rsidRDefault="00EA2C20" w:rsidP="00EA2C20">
      <w:pPr>
        <w:jc w:val="center"/>
        <w:rPr>
          <w:rFonts w:ascii="Times New Roman" w:hAnsi="Times New Roman" w:cs="Times New Roman"/>
          <w:sz w:val="36"/>
          <w:szCs w:val="36"/>
        </w:rPr>
      </w:pPr>
    </w:p>
    <w:p w14:paraId="4CF94245" w14:textId="77777777" w:rsidR="00EA2C20" w:rsidRDefault="00EA2C20" w:rsidP="00EA2C20">
      <w:pPr>
        <w:jc w:val="center"/>
        <w:rPr>
          <w:rFonts w:ascii="Times New Roman" w:hAnsi="Times New Roman" w:cs="Times New Roman"/>
          <w:sz w:val="36"/>
          <w:szCs w:val="36"/>
        </w:rPr>
      </w:pPr>
    </w:p>
    <w:p w14:paraId="16B4FD42" w14:textId="77777777" w:rsidR="00EA2C20" w:rsidRDefault="00EA2C20" w:rsidP="00EA2C20">
      <w:pPr>
        <w:jc w:val="center"/>
        <w:rPr>
          <w:rFonts w:ascii="Times New Roman" w:hAnsi="Times New Roman" w:cs="Times New Roman"/>
          <w:sz w:val="36"/>
          <w:szCs w:val="36"/>
        </w:rPr>
      </w:pPr>
    </w:p>
    <w:p w14:paraId="04E279D2" w14:textId="77777777" w:rsidR="00EA2C20" w:rsidRDefault="00EA2C20" w:rsidP="00EA2C20">
      <w:pPr>
        <w:jc w:val="center"/>
        <w:rPr>
          <w:rFonts w:ascii="Times New Roman" w:hAnsi="Times New Roman" w:cs="Times New Roman"/>
          <w:sz w:val="36"/>
          <w:szCs w:val="36"/>
        </w:rPr>
      </w:pPr>
    </w:p>
    <w:p w14:paraId="5B05569F" w14:textId="77777777" w:rsidR="00EA2C20" w:rsidRDefault="00EA2C20" w:rsidP="00EA2C20">
      <w:pPr>
        <w:jc w:val="center"/>
        <w:rPr>
          <w:rFonts w:ascii="Times New Roman" w:hAnsi="Times New Roman" w:cs="Times New Roman"/>
          <w:sz w:val="36"/>
          <w:szCs w:val="36"/>
        </w:rPr>
      </w:pPr>
    </w:p>
    <w:p w14:paraId="7BE17875" w14:textId="77777777" w:rsidR="00EA2C20" w:rsidRDefault="00EA2C20" w:rsidP="00EA2C20">
      <w:pPr>
        <w:jc w:val="center"/>
        <w:rPr>
          <w:rFonts w:ascii="Times New Roman" w:hAnsi="Times New Roman" w:cs="Times New Roman"/>
          <w:sz w:val="36"/>
          <w:szCs w:val="36"/>
        </w:rPr>
      </w:pPr>
    </w:p>
    <w:p w14:paraId="3E6D98BE" w14:textId="77777777" w:rsidR="00EA2C20" w:rsidRDefault="00EA2C20" w:rsidP="00EA2C20">
      <w:pPr>
        <w:jc w:val="center"/>
        <w:rPr>
          <w:rFonts w:ascii="Times New Roman" w:hAnsi="Times New Roman" w:cs="Times New Roman"/>
          <w:sz w:val="36"/>
          <w:szCs w:val="36"/>
        </w:rPr>
      </w:pPr>
    </w:p>
    <w:p w14:paraId="284F36A9" w14:textId="248D101C" w:rsidR="004B53CF" w:rsidRDefault="00EA2C20" w:rsidP="00EA2C20">
      <w:pPr>
        <w:jc w:val="center"/>
        <w:rPr>
          <w:rFonts w:ascii="Times New Roman" w:hAnsi="Times New Roman" w:cs="Times New Roman"/>
          <w:sz w:val="36"/>
          <w:szCs w:val="36"/>
        </w:rPr>
      </w:pPr>
      <w:r>
        <w:rPr>
          <w:rFonts w:ascii="Times New Roman" w:hAnsi="Times New Roman" w:cs="Times New Roman"/>
          <w:sz w:val="36"/>
          <w:szCs w:val="36"/>
        </w:rPr>
        <w:t xml:space="preserve">Mutation Rates of Influenza </w:t>
      </w:r>
      <w:r w:rsidR="00FE356B">
        <w:rPr>
          <w:rFonts w:ascii="Times New Roman" w:hAnsi="Times New Roman" w:cs="Times New Roman"/>
          <w:sz w:val="36"/>
          <w:szCs w:val="36"/>
        </w:rPr>
        <w:t>A and Influenza B Over Time</w:t>
      </w:r>
    </w:p>
    <w:p w14:paraId="71B225AB" w14:textId="6CAA9389" w:rsidR="00EA2C20" w:rsidRDefault="00EA2C20" w:rsidP="00EA2C20">
      <w:pPr>
        <w:jc w:val="center"/>
        <w:rPr>
          <w:rFonts w:ascii="Times New Roman" w:hAnsi="Times New Roman" w:cs="Times New Roman"/>
          <w:sz w:val="24"/>
          <w:szCs w:val="24"/>
        </w:rPr>
      </w:pPr>
      <w:r w:rsidRPr="00EA2C20">
        <w:rPr>
          <w:rFonts w:ascii="Times New Roman" w:hAnsi="Times New Roman" w:cs="Times New Roman"/>
          <w:sz w:val="24"/>
          <w:szCs w:val="24"/>
        </w:rPr>
        <w:t>Madison Bowles</w:t>
      </w:r>
    </w:p>
    <w:p w14:paraId="66EAE647" w14:textId="3A38A4B9" w:rsidR="00EA2C20" w:rsidRDefault="00EA2C20" w:rsidP="00EA2C20">
      <w:pPr>
        <w:jc w:val="center"/>
        <w:rPr>
          <w:rFonts w:ascii="Times New Roman" w:hAnsi="Times New Roman" w:cs="Times New Roman"/>
          <w:sz w:val="24"/>
          <w:szCs w:val="24"/>
        </w:rPr>
      </w:pPr>
      <w:r>
        <w:rPr>
          <w:rFonts w:ascii="Times New Roman" w:hAnsi="Times New Roman" w:cs="Times New Roman"/>
          <w:sz w:val="24"/>
          <w:szCs w:val="24"/>
        </w:rPr>
        <w:t>Evolution 461</w:t>
      </w:r>
    </w:p>
    <w:p w14:paraId="2A1410B8" w14:textId="5ED22F92" w:rsidR="00EA2C20" w:rsidRDefault="00EA2C20" w:rsidP="00EA2C20">
      <w:pPr>
        <w:jc w:val="center"/>
        <w:rPr>
          <w:rFonts w:ascii="Times New Roman" w:hAnsi="Times New Roman" w:cs="Times New Roman"/>
          <w:sz w:val="24"/>
          <w:szCs w:val="24"/>
        </w:rPr>
      </w:pPr>
    </w:p>
    <w:p w14:paraId="4077CDE1" w14:textId="4F220269" w:rsidR="00EA2C20" w:rsidRDefault="00EA2C20" w:rsidP="00EA2C20">
      <w:pPr>
        <w:jc w:val="center"/>
        <w:rPr>
          <w:rFonts w:ascii="Times New Roman" w:hAnsi="Times New Roman" w:cs="Times New Roman"/>
          <w:sz w:val="24"/>
          <w:szCs w:val="24"/>
        </w:rPr>
      </w:pPr>
    </w:p>
    <w:p w14:paraId="66C34F88" w14:textId="6DCF08FE" w:rsidR="00EA2C20" w:rsidRDefault="00EA2C20" w:rsidP="00EA2C20">
      <w:pPr>
        <w:jc w:val="center"/>
        <w:rPr>
          <w:rFonts w:ascii="Times New Roman" w:hAnsi="Times New Roman" w:cs="Times New Roman"/>
          <w:sz w:val="24"/>
          <w:szCs w:val="24"/>
        </w:rPr>
      </w:pPr>
    </w:p>
    <w:p w14:paraId="3A98EA64" w14:textId="1764CA62" w:rsidR="00EA2C20" w:rsidRDefault="00EA2C20" w:rsidP="00EA2C20">
      <w:pPr>
        <w:jc w:val="center"/>
        <w:rPr>
          <w:rFonts w:ascii="Times New Roman" w:hAnsi="Times New Roman" w:cs="Times New Roman"/>
          <w:sz w:val="24"/>
          <w:szCs w:val="24"/>
        </w:rPr>
      </w:pPr>
    </w:p>
    <w:p w14:paraId="10B4D318" w14:textId="0412E9C2" w:rsidR="00EA2C20" w:rsidRDefault="00EA2C20" w:rsidP="00EA2C20">
      <w:pPr>
        <w:jc w:val="center"/>
        <w:rPr>
          <w:rFonts w:ascii="Times New Roman" w:hAnsi="Times New Roman" w:cs="Times New Roman"/>
          <w:sz w:val="24"/>
          <w:szCs w:val="24"/>
        </w:rPr>
      </w:pPr>
    </w:p>
    <w:p w14:paraId="649E6721" w14:textId="2BE74AE9" w:rsidR="00EA2C20" w:rsidRDefault="00EA2C20" w:rsidP="00EA2C20">
      <w:pPr>
        <w:jc w:val="center"/>
        <w:rPr>
          <w:rFonts w:ascii="Times New Roman" w:hAnsi="Times New Roman" w:cs="Times New Roman"/>
          <w:sz w:val="24"/>
          <w:szCs w:val="24"/>
        </w:rPr>
      </w:pPr>
    </w:p>
    <w:p w14:paraId="63319207" w14:textId="7FBBF805" w:rsidR="00EA2C20" w:rsidRDefault="00EA2C20" w:rsidP="00EA2C20">
      <w:pPr>
        <w:jc w:val="center"/>
        <w:rPr>
          <w:rFonts w:ascii="Times New Roman" w:hAnsi="Times New Roman" w:cs="Times New Roman"/>
          <w:sz w:val="24"/>
          <w:szCs w:val="24"/>
        </w:rPr>
      </w:pPr>
    </w:p>
    <w:p w14:paraId="6926E414" w14:textId="1408D4AB" w:rsidR="00EA2C20" w:rsidRDefault="00EA2C20" w:rsidP="00EA2C20">
      <w:pPr>
        <w:jc w:val="center"/>
        <w:rPr>
          <w:rFonts w:ascii="Times New Roman" w:hAnsi="Times New Roman" w:cs="Times New Roman"/>
          <w:sz w:val="24"/>
          <w:szCs w:val="24"/>
        </w:rPr>
      </w:pPr>
    </w:p>
    <w:p w14:paraId="31D37233" w14:textId="17D0CC59" w:rsidR="00EA2C20" w:rsidRDefault="00EA2C20" w:rsidP="00EA2C20">
      <w:pPr>
        <w:jc w:val="center"/>
        <w:rPr>
          <w:rFonts w:ascii="Times New Roman" w:hAnsi="Times New Roman" w:cs="Times New Roman"/>
          <w:sz w:val="24"/>
          <w:szCs w:val="24"/>
        </w:rPr>
      </w:pPr>
    </w:p>
    <w:p w14:paraId="403C2030" w14:textId="5DABB192" w:rsidR="00EA2C20" w:rsidRDefault="00EA2C20" w:rsidP="00EA2C20">
      <w:pPr>
        <w:jc w:val="center"/>
        <w:rPr>
          <w:rFonts w:ascii="Times New Roman" w:hAnsi="Times New Roman" w:cs="Times New Roman"/>
          <w:sz w:val="24"/>
          <w:szCs w:val="24"/>
        </w:rPr>
      </w:pPr>
    </w:p>
    <w:p w14:paraId="1EC8099B" w14:textId="7B25316F" w:rsidR="00EA2C20" w:rsidRDefault="00EA2C20" w:rsidP="00EA2C20">
      <w:pPr>
        <w:jc w:val="center"/>
        <w:rPr>
          <w:rFonts w:ascii="Times New Roman" w:hAnsi="Times New Roman" w:cs="Times New Roman"/>
          <w:sz w:val="24"/>
          <w:szCs w:val="24"/>
        </w:rPr>
      </w:pPr>
    </w:p>
    <w:p w14:paraId="5CE65D05" w14:textId="0C8B5FA9" w:rsidR="00EA2C20" w:rsidRDefault="00EA2C20" w:rsidP="00EA2C20">
      <w:pPr>
        <w:jc w:val="center"/>
        <w:rPr>
          <w:rFonts w:ascii="Times New Roman" w:hAnsi="Times New Roman" w:cs="Times New Roman"/>
          <w:sz w:val="24"/>
          <w:szCs w:val="24"/>
        </w:rPr>
      </w:pPr>
    </w:p>
    <w:p w14:paraId="59E19DE0" w14:textId="3F727F27" w:rsidR="00EA2C20" w:rsidRDefault="00EA2C20" w:rsidP="00EA2C20">
      <w:pPr>
        <w:jc w:val="center"/>
        <w:rPr>
          <w:rFonts w:ascii="Times New Roman" w:hAnsi="Times New Roman" w:cs="Times New Roman"/>
          <w:sz w:val="24"/>
          <w:szCs w:val="24"/>
        </w:rPr>
      </w:pPr>
    </w:p>
    <w:p w14:paraId="2684E0C6" w14:textId="52AFCB18" w:rsidR="00EA2C20" w:rsidRDefault="00EA2C20" w:rsidP="00EA2C20">
      <w:pPr>
        <w:jc w:val="center"/>
        <w:rPr>
          <w:rFonts w:ascii="Times New Roman" w:hAnsi="Times New Roman" w:cs="Times New Roman"/>
          <w:sz w:val="24"/>
          <w:szCs w:val="24"/>
        </w:rPr>
      </w:pPr>
    </w:p>
    <w:p w14:paraId="3D0F3647" w14:textId="0BA2247A" w:rsidR="00EA2C20" w:rsidRDefault="00EA2C20" w:rsidP="00EA2C20">
      <w:pPr>
        <w:jc w:val="center"/>
        <w:rPr>
          <w:rFonts w:ascii="Times New Roman" w:hAnsi="Times New Roman" w:cs="Times New Roman"/>
          <w:sz w:val="24"/>
          <w:szCs w:val="24"/>
        </w:rPr>
      </w:pPr>
    </w:p>
    <w:p w14:paraId="3EF73801" w14:textId="77777777" w:rsidR="00FE356B" w:rsidRDefault="00FE356B" w:rsidP="00EA2C20">
      <w:pPr>
        <w:jc w:val="both"/>
        <w:rPr>
          <w:rFonts w:ascii="Times New Roman" w:hAnsi="Times New Roman" w:cs="Times New Roman"/>
          <w:b/>
          <w:bCs/>
          <w:sz w:val="24"/>
          <w:szCs w:val="24"/>
        </w:rPr>
      </w:pPr>
    </w:p>
    <w:p w14:paraId="665E1843" w14:textId="52AFD7D0" w:rsidR="00EA2C20" w:rsidRDefault="00EA2C20" w:rsidP="00EA2C20">
      <w:pPr>
        <w:jc w:val="both"/>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7AA417A0" w14:textId="72B796B7" w:rsidR="00174EAD" w:rsidRPr="00174EAD" w:rsidRDefault="00EA2C20" w:rsidP="0062515E">
      <w:pPr>
        <w:pStyle w:val="Bibliography"/>
        <w:spacing w:line="360" w:lineRule="auto"/>
        <w:rPr>
          <w:rFonts w:ascii="Times New Roman" w:hAnsi="Times New Roman" w:cs="Times New Roman"/>
          <w:sz w:val="24"/>
          <w:szCs w:val="24"/>
        </w:rPr>
      </w:pPr>
      <w:r>
        <w:tab/>
      </w:r>
      <w:r w:rsidR="0008383B" w:rsidRPr="00174EAD">
        <w:rPr>
          <w:rFonts w:ascii="Times New Roman" w:hAnsi="Times New Roman" w:cs="Times New Roman"/>
          <w:sz w:val="24"/>
          <w:szCs w:val="24"/>
        </w:rPr>
        <w:t xml:space="preserve">Although the influenza virus has been around for a thousand or so years, it was only recently isolated from humans and identified as a virus in the 1930s. Since then, we know it has resulted in millions of deaths worldwide, and has sparked a continuation of research into controlling </w:t>
      </w:r>
      <w:r w:rsidR="00174EAD" w:rsidRPr="00174EAD">
        <w:rPr>
          <w:rFonts w:ascii="Times New Roman" w:hAnsi="Times New Roman" w:cs="Times New Roman"/>
          <w:sz w:val="24"/>
          <w:szCs w:val="24"/>
        </w:rPr>
        <w:t xml:space="preserve">the influenza virus </w:t>
      </w:r>
      <w:r w:rsidR="00174EAD" w:rsidRPr="00174EAD">
        <w:rPr>
          <w:rFonts w:ascii="Times New Roman" w:hAnsi="Times New Roman" w:cs="Times New Roman"/>
          <w:sz w:val="24"/>
          <w:szCs w:val="24"/>
        </w:rPr>
        <w:fldChar w:fldCharType="begin"/>
      </w:r>
      <w:r w:rsidR="00174EAD" w:rsidRPr="00174EAD">
        <w:rPr>
          <w:rFonts w:ascii="Times New Roman" w:hAnsi="Times New Roman" w:cs="Times New Roman"/>
          <w:sz w:val="24"/>
          <w:szCs w:val="24"/>
        </w:rPr>
        <w:instrText xml:space="preserve"> ADDIN ZOTERO_ITEM CSL_CITATION {"citationID":"Q9JBGbjF","properties":{"formattedCitation":"(2019 Apr 18)","plainCitation":"(2019 Apr 18)","noteIndex":0},"citationItems":[{"id":314,"uris":["http://zotero.org/users/7139969/items/NM4G273Q"],"uri":["http://zotero.org/users/7139969/items/NM4G273Q"],"itemData":{"id":314,"type":"webpage","abstract":"Everything you need to know about the flu illness, including symptoms, treatment and prevention.","language":"en-us","title":"Influenza Historic Timeline | Pandemic Influenza (Flu) | CDC","URL":"https://www.cdc.gov/flu/pandemic-resources/pandemic-timeline-1930-and-beyond.htm","accessed":{"date-parts":[["2021",3,28]]},"issued":{"date-parts":[["2019",4,18]]}}}],"schema":"https://github.com/citation-style-language/schema/raw/master/csl-citation.json"} </w:instrText>
      </w:r>
      <w:r w:rsidR="00174EAD" w:rsidRPr="00174EAD">
        <w:rPr>
          <w:rFonts w:ascii="Times New Roman" w:hAnsi="Times New Roman" w:cs="Times New Roman"/>
          <w:sz w:val="24"/>
          <w:szCs w:val="24"/>
        </w:rPr>
        <w:fldChar w:fldCharType="separate"/>
      </w:r>
      <w:r w:rsidR="00174EAD" w:rsidRPr="00174EAD">
        <w:rPr>
          <w:rFonts w:ascii="Times New Roman" w:hAnsi="Times New Roman" w:cs="Times New Roman"/>
          <w:sz w:val="24"/>
          <w:szCs w:val="24"/>
        </w:rPr>
        <w:t>(2019 Apr 18)</w:t>
      </w:r>
      <w:r w:rsidR="00174EAD" w:rsidRPr="00174EAD">
        <w:rPr>
          <w:rFonts w:ascii="Times New Roman" w:hAnsi="Times New Roman" w:cs="Times New Roman"/>
          <w:sz w:val="24"/>
          <w:szCs w:val="24"/>
        </w:rPr>
        <w:fldChar w:fldCharType="end"/>
      </w:r>
      <w:r w:rsidR="00174EAD" w:rsidRPr="00174EAD">
        <w:rPr>
          <w:rFonts w:ascii="Times New Roman" w:hAnsi="Times New Roman" w:cs="Times New Roman"/>
          <w:sz w:val="24"/>
          <w:szCs w:val="24"/>
        </w:rPr>
        <w:t xml:space="preserve">. </w:t>
      </w:r>
      <w:r w:rsidR="00E57DA4">
        <w:rPr>
          <w:rFonts w:ascii="Times New Roman" w:hAnsi="Times New Roman" w:cs="Times New Roman"/>
          <w:sz w:val="24"/>
          <w:szCs w:val="24"/>
        </w:rPr>
        <w:t>Currently, there are four known strains of influenza virus: A, B, C, and D. The first two are responsible for what</w:t>
      </w:r>
      <w:r w:rsidR="00E57DA4" w:rsidRPr="00174EAD">
        <w:rPr>
          <w:rFonts w:ascii="Times New Roman" w:hAnsi="Times New Roman" w:cs="Times New Roman"/>
          <w:sz w:val="24"/>
          <w:szCs w:val="24"/>
        </w:rPr>
        <w:t xml:space="preserve"> is widely known as the seasonal or winter flu</w:t>
      </w:r>
      <w:r w:rsidR="002D5FFD">
        <w:rPr>
          <w:rFonts w:ascii="Times New Roman" w:hAnsi="Times New Roman" w:cs="Times New Roman"/>
          <w:sz w:val="24"/>
          <w:szCs w:val="24"/>
        </w:rPr>
        <w:t>. Influenza A and B can</w:t>
      </w:r>
      <w:r w:rsidR="00E57DA4">
        <w:rPr>
          <w:rFonts w:ascii="Times New Roman" w:hAnsi="Times New Roman" w:cs="Times New Roman"/>
          <w:sz w:val="24"/>
          <w:szCs w:val="24"/>
        </w:rPr>
        <w:t xml:space="preserve"> also subdivided into sub</w:t>
      </w:r>
      <w:r w:rsidR="002D5FFD">
        <w:rPr>
          <w:rFonts w:ascii="Times New Roman" w:hAnsi="Times New Roman" w:cs="Times New Roman"/>
          <w:sz w:val="24"/>
          <w:szCs w:val="24"/>
        </w:rPr>
        <w:t xml:space="preserve">types (for A: H1N1 and H3N2) or lineages (for B: Victoria or Yamagata), then clades, and finally subgroups </w:t>
      </w:r>
      <w:r w:rsidR="002D5FFD">
        <w:rPr>
          <w:rFonts w:ascii="Times New Roman" w:hAnsi="Times New Roman" w:cs="Times New Roman"/>
          <w:sz w:val="24"/>
          <w:szCs w:val="24"/>
        </w:rPr>
        <w:fldChar w:fldCharType="begin"/>
      </w:r>
      <w:r w:rsidR="002D5FFD">
        <w:rPr>
          <w:rFonts w:ascii="Times New Roman" w:hAnsi="Times New Roman" w:cs="Times New Roman"/>
          <w:sz w:val="24"/>
          <w:szCs w:val="24"/>
        </w:rPr>
        <w:instrText xml:space="preserve"> ADDIN ZOTERO_ITEM CSL_CITATION {"citationID":"RIbW4iEy","properties":{"formattedCitation":"(CDC 2019 Nov 18)","plainCitation":"(CDC 2019 Nov 18)","noteIndex":0},"citationItems":[{"id":303,"uris":["http://zotero.org/users/7139969/items/QGHZZUI9"],"uri":["http://zotero.org/users/7139969/items/QGHZZUI9"],"itemData":{"id":303,"type":"webpage","abstract":"Learn more about the types of influenza viruses that cause seasonal flu illness in humans each year.","container-title":"Centers for Disease Control and Prevention","language":"en-us","title":"Types of Influenza Viruses","URL":"https://www.cdc.gov/flu/about/viruses/types.htm","author":[{"family":"CDC","given":""}],"accessed":{"date-parts":[["2021",3,26]]},"issued":{"date-parts":[["2019",11,18]]}}}],"schema":"https://github.com/citation-style-language/schema/raw/master/csl-citation.json"} </w:instrText>
      </w:r>
      <w:r w:rsidR="002D5FFD">
        <w:rPr>
          <w:rFonts w:ascii="Times New Roman" w:hAnsi="Times New Roman" w:cs="Times New Roman"/>
          <w:sz w:val="24"/>
          <w:szCs w:val="24"/>
        </w:rPr>
        <w:fldChar w:fldCharType="separate"/>
      </w:r>
      <w:r w:rsidR="002D5FFD" w:rsidRPr="002D5FFD">
        <w:rPr>
          <w:rFonts w:ascii="Times New Roman" w:hAnsi="Times New Roman" w:cs="Times New Roman"/>
          <w:sz w:val="24"/>
        </w:rPr>
        <w:t>(CDC 2019 Nov 18)</w:t>
      </w:r>
      <w:r w:rsidR="002D5FFD">
        <w:rPr>
          <w:rFonts w:ascii="Times New Roman" w:hAnsi="Times New Roman" w:cs="Times New Roman"/>
          <w:sz w:val="24"/>
          <w:szCs w:val="24"/>
        </w:rPr>
        <w:fldChar w:fldCharType="end"/>
      </w:r>
      <w:r w:rsidR="002D5FFD">
        <w:rPr>
          <w:rFonts w:ascii="Times New Roman" w:hAnsi="Times New Roman" w:cs="Times New Roman"/>
          <w:sz w:val="24"/>
          <w:szCs w:val="24"/>
        </w:rPr>
        <w:t xml:space="preserve">. However, this virus is also known for its rapid evolution and mutation rates that has caused the emergence of pandemics within human populations and a vaccine that is comparably one of the least effective within the United States </w:t>
      </w:r>
    </w:p>
    <w:p w14:paraId="0B5041E4" w14:textId="77777777" w:rsidR="00174EAD" w:rsidRPr="00174EAD" w:rsidRDefault="00174EAD" w:rsidP="0062515E">
      <w:pPr>
        <w:pStyle w:val="Bibliography"/>
        <w:spacing w:line="360" w:lineRule="auto"/>
        <w:rPr>
          <w:rFonts w:ascii="Times New Roman" w:hAnsi="Times New Roman" w:cs="Times New Roman"/>
          <w:sz w:val="24"/>
          <w:szCs w:val="24"/>
        </w:rPr>
      </w:pPr>
    </w:p>
    <w:p w14:paraId="13FBAF84" w14:textId="77777777" w:rsidR="00174EAD" w:rsidRDefault="00174EAD" w:rsidP="0062515E">
      <w:pPr>
        <w:pStyle w:val="Bibliography"/>
        <w:spacing w:line="360" w:lineRule="auto"/>
      </w:pPr>
    </w:p>
    <w:p w14:paraId="5AEFB8A4" w14:textId="77777777" w:rsidR="00174EAD" w:rsidRDefault="00174EAD" w:rsidP="0062515E">
      <w:pPr>
        <w:pStyle w:val="Bibliography"/>
        <w:spacing w:line="360" w:lineRule="auto"/>
      </w:pPr>
    </w:p>
    <w:p w14:paraId="2E2114FC" w14:textId="1C2A1F29" w:rsidR="00174EAD" w:rsidRDefault="0056349A" w:rsidP="0062515E">
      <w:pPr>
        <w:pStyle w:val="Bibliography"/>
        <w:spacing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16FA184D" w14:textId="77777777" w:rsidR="00B27521" w:rsidRPr="00B27521" w:rsidRDefault="00B27521" w:rsidP="00B27521"/>
    <w:p w14:paraId="31164360" w14:textId="5C2F42FF" w:rsidR="00B27521" w:rsidRPr="00B27521" w:rsidRDefault="00B27521" w:rsidP="00B27521">
      <w:pPr>
        <w:rPr>
          <w:rFonts w:ascii="Times New Roman" w:hAnsi="Times New Roman" w:cs="Times New Roman"/>
          <w:sz w:val="24"/>
          <w:szCs w:val="24"/>
        </w:rPr>
      </w:pPr>
      <w:r>
        <w:rPr>
          <w:rFonts w:ascii="Times New Roman" w:hAnsi="Times New Roman" w:cs="Times New Roman"/>
          <w:i/>
          <w:iCs/>
          <w:sz w:val="24"/>
          <w:szCs w:val="24"/>
        </w:rPr>
        <w:t>Data and Calculations</w:t>
      </w:r>
    </w:p>
    <w:p w14:paraId="38692DF7" w14:textId="55A58AE0" w:rsidR="008B0840" w:rsidRDefault="0056349A" w:rsidP="008B0840">
      <w:pPr>
        <w:spacing w:line="360" w:lineRule="auto"/>
        <w:rPr>
          <w:rFonts w:ascii="Times New Roman" w:hAnsi="Times New Roman" w:cs="Times New Roman"/>
          <w:sz w:val="24"/>
          <w:szCs w:val="24"/>
        </w:rPr>
      </w:pPr>
      <w:r>
        <w:rPr>
          <w:rFonts w:ascii="Times New Roman" w:hAnsi="Times New Roman" w:cs="Times New Roman"/>
          <w:sz w:val="24"/>
          <w:szCs w:val="24"/>
        </w:rPr>
        <w:tab/>
        <w:t>To test the hypothesis, data was obtained from the paper “The Influenza Virus Resource at the National Center for Biotechnology Information</w:t>
      </w:r>
      <w:r w:rsidR="0062515E">
        <w:rPr>
          <w:rFonts w:ascii="Times New Roman" w:hAnsi="Times New Roman" w:cs="Times New Roman"/>
          <w:sz w:val="24"/>
          <w:szCs w:val="24"/>
        </w:rPr>
        <w:t xml:space="preserve">” where a link to the </w:t>
      </w:r>
      <w:r>
        <w:rPr>
          <w:rFonts w:ascii="Times New Roman" w:hAnsi="Times New Roman" w:cs="Times New Roman"/>
          <w:sz w:val="24"/>
          <w:szCs w:val="24"/>
        </w:rPr>
        <w:t xml:space="preserve">NCBI Influenza Virus Resource Database </w:t>
      </w:r>
      <w:r w:rsidR="00037153">
        <w:rPr>
          <w:rFonts w:ascii="Times New Roman" w:hAnsi="Times New Roman" w:cs="Times New Roman"/>
          <w:sz w:val="24"/>
          <w:szCs w:val="24"/>
        </w:rPr>
        <w:t>(</w:t>
      </w:r>
      <w:hyperlink r:id="rId6" w:history="1">
        <w:r w:rsidR="00037153" w:rsidRPr="00F545CD">
          <w:rPr>
            <w:rStyle w:val="Hyperlink"/>
            <w:rFonts w:ascii="Times New Roman" w:hAnsi="Times New Roman" w:cs="Times New Roman"/>
            <w:sz w:val="24"/>
            <w:szCs w:val="24"/>
          </w:rPr>
          <w:t>https://www.ncbi.nlm.nih.gov/genomes/FLU/Database/nph-select.cgi</w:t>
        </w:r>
      </w:hyperlink>
      <w:r w:rsidR="00037153">
        <w:rPr>
          <w:rFonts w:ascii="Times New Roman" w:hAnsi="Times New Roman" w:cs="Times New Roman"/>
          <w:sz w:val="24"/>
          <w:szCs w:val="24"/>
        </w:rPr>
        <w:t xml:space="preserve">) </w:t>
      </w:r>
      <w:r>
        <w:rPr>
          <w:rFonts w:ascii="Times New Roman" w:hAnsi="Times New Roman" w:cs="Times New Roman"/>
          <w:sz w:val="24"/>
          <w:szCs w:val="24"/>
        </w:rPr>
        <w:t>con</w:t>
      </w:r>
      <w:r w:rsidR="0062515E">
        <w:rPr>
          <w:rFonts w:ascii="Times New Roman" w:hAnsi="Times New Roman" w:cs="Times New Roman"/>
          <w:sz w:val="24"/>
          <w:szCs w:val="24"/>
        </w:rPr>
        <w:t>tained the genetic sequences, proteins, or coding regions from the different strains of influenza virus sampled and compiled over the years</w:t>
      </w:r>
      <w:r w:rsidR="00BD616C">
        <w:rPr>
          <w:rFonts w:ascii="Times New Roman" w:hAnsi="Times New Roman" w:cs="Times New Roman"/>
          <w:sz w:val="24"/>
          <w:szCs w:val="24"/>
        </w:rPr>
        <w:t xml:space="preserve"> </w:t>
      </w:r>
      <w:r w:rsidR="00BD616C">
        <w:rPr>
          <w:rFonts w:ascii="Times New Roman" w:hAnsi="Times New Roman" w:cs="Times New Roman"/>
          <w:sz w:val="24"/>
          <w:szCs w:val="24"/>
        </w:rPr>
        <w:fldChar w:fldCharType="begin"/>
      </w:r>
      <w:r w:rsidR="00BD616C">
        <w:rPr>
          <w:rFonts w:ascii="Times New Roman" w:hAnsi="Times New Roman" w:cs="Times New Roman"/>
          <w:sz w:val="24"/>
          <w:szCs w:val="24"/>
        </w:rPr>
        <w:instrText xml:space="preserve"> ADDIN ZOTERO_ITEM CSL_CITATION {"citationID":"Z648EJCR","properties":{"formattedCitation":"(Information et al.)","plainCitation":"(Information et al.)","noteIndex":0},"citationItems":[{"id":318,"uris":["http://zotero.org/users/7139969/items/X2J7DQE6"],"uri":["http://zotero.org/users/7139969/items/X2J7DQE6"],"itemData":{"id":318,"type":"webpage","abstract":"Database search, browse, sequence analysis","title":"Influenza virus database - NCBI","URL":"https://www.ncbi.nlm.nih.gov/genomes/FLU/Database/nph-select.cgi?go=database","author":[{"family":"Information","given":"National Center for Biotechnology"},{"family":"Pike","given":"U. S. National Library of Medicine 8600 Rockville"},{"family":"MD","given":"Bethesda"},{"family":"Usa","given":"20894"}],"accessed":{"date-parts":[["2021",3,29]]}}}],"schema":"https://github.com/citation-style-language/schema/raw/master/csl-citation.json"} </w:instrText>
      </w:r>
      <w:r w:rsidR="00BD616C">
        <w:rPr>
          <w:rFonts w:ascii="Times New Roman" w:hAnsi="Times New Roman" w:cs="Times New Roman"/>
          <w:sz w:val="24"/>
          <w:szCs w:val="24"/>
        </w:rPr>
        <w:fldChar w:fldCharType="separate"/>
      </w:r>
      <w:r w:rsidR="00BD616C" w:rsidRPr="00BD616C">
        <w:rPr>
          <w:rFonts w:ascii="Times New Roman" w:hAnsi="Times New Roman" w:cs="Times New Roman"/>
          <w:sz w:val="24"/>
        </w:rPr>
        <w:t>(Information et al.)</w:t>
      </w:r>
      <w:r w:rsidR="00BD616C">
        <w:rPr>
          <w:rFonts w:ascii="Times New Roman" w:hAnsi="Times New Roman" w:cs="Times New Roman"/>
          <w:sz w:val="24"/>
          <w:szCs w:val="24"/>
        </w:rPr>
        <w:fldChar w:fldCharType="end"/>
      </w:r>
      <w:r w:rsidR="0062515E">
        <w:rPr>
          <w:rFonts w:ascii="Times New Roman" w:hAnsi="Times New Roman" w:cs="Times New Roman"/>
          <w:sz w:val="24"/>
          <w:szCs w:val="24"/>
        </w:rPr>
        <w:t xml:space="preserve">. Each of these individual viruses sampled contained </w:t>
      </w:r>
      <w:r w:rsidR="008B0840">
        <w:rPr>
          <w:rFonts w:ascii="Times New Roman" w:hAnsi="Times New Roman" w:cs="Times New Roman"/>
          <w:sz w:val="24"/>
          <w:szCs w:val="24"/>
        </w:rPr>
        <w:t xml:space="preserve">16 different </w:t>
      </w:r>
      <w:r w:rsidR="0062515E">
        <w:rPr>
          <w:rFonts w:ascii="Times New Roman" w:hAnsi="Times New Roman" w:cs="Times New Roman"/>
          <w:sz w:val="24"/>
          <w:szCs w:val="24"/>
        </w:rPr>
        <w:t>metadata</w:t>
      </w:r>
      <w:r w:rsidR="008B0840">
        <w:rPr>
          <w:rFonts w:ascii="Times New Roman" w:hAnsi="Times New Roman" w:cs="Times New Roman"/>
          <w:sz w:val="24"/>
          <w:szCs w:val="24"/>
        </w:rPr>
        <w:t xml:space="preserve"> points, a few of which</w:t>
      </w:r>
      <w:r w:rsidR="0062515E">
        <w:rPr>
          <w:rFonts w:ascii="Times New Roman" w:hAnsi="Times New Roman" w:cs="Times New Roman"/>
          <w:sz w:val="24"/>
          <w:szCs w:val="24"/>
        </w:rPr>
        <w:t xml:space="preserve"> </w:t>
      </w:r>
      <w:r w:rsidR="008B0840">
        <w:rPr>
          <w:rFonts w:ascii="Times New Roman" w:hAnsi="Times New Roman" w:cs="Times New Roman"/>
          <w:sz w:val="24"/>
          <w:szCs w:val="24"/>
        </w:rPr>
        <w:t>were</w:t>
      </w:r>
      <w:r w:rsidR="0062515E">
        <w:rPr>
          <w:rFonts w:ascii="Times New Roman" w:hAnsi="Times New Roman" w:cs="Times New Roman"/>
          <w:sz w:val="24"/>
          <w:szCs w:val="24"/>
        </w:rPr>
        <w:t xml:space="preserve"> date, accession, nucleotide length, host, country, region, virus name, mutation</w:t>
      </w:r>
      <w:r w:rsidR="008B0840">
        <w:rPr>
          <w:rFonts w:ascii="Times New Roman" w:hAnsi="Times New Roman" w:cs="Times New Roman"/>
          <w:sz w:val="24"/>
          <w:szCs w:val="24"/>
        </w:rPr>
        <w:t xml:space="preserve">, and lineage. For the purpose of this experiment, the country, date, virus name, lineage, and mutations were kept to run analyses on. </w:t>
      </w:r>
    </w:p>
    <w:p w14:paraId="03B9DF14" w14:textId="77777777" w:rsidR="007F0DE7" w:rsidRDefault="008B0840" w:rsidP="007F0DE7">
      <w:pPr>
        <w:keepNext/>
        <w:spacing w:line="360" w:lineRule="auto"/>
        <w:ind w:firstLine="720"/>
      </w:pPr>
      <w:r>
        <w:rPr>
          <w:rFonts w:ascii="Times New Roman" w:hAnsi="Times New Roman" w:cs="Times New Roman"/>
          <w:sz w:val="24"/>
          <w:szCs w:val="24"/>
        </w:rPr>
        <w:t xml:space="preserve">The phylogenies, like Figure 1, </w:t>
      </w:r>
      <w:r w:rsidR="00037153">
        <w:rPr>
          <w:rFonts w:ascii="Times New Roman" w:hAnsi="Times New Roman" w:cs="Times New Roman"/>
          <w:sz w:val="24"/>
          <w:szCs w:val="24"/>
        </w:rPr>
        <w:t>were created</w:t>
      </w:r>
      <w:r>
        <w:rPr>
          <w:rFonts w:ascii="Times New Roman" w:hAnsi="Times New Roman" w:cs="Times New Roman"/>
          <w:sz w:val="24"/>
          <w:szCs w:val="24"/>
        </w:rPr>
        <w:t xml:space="preserve"> also using the Influenza Virus Resource Database</w:t>
      </w:r>
      <w:r w:rsidR="00037153">
        <w:rPr>
          <w:rFonts w:ascii="Times New Roman" w:hAnsi="Times New Roman" w:cs="Times New Roman"/>
          <w:sz w:val="24"/>
          <w:szCs w:val="24"/>
        </w:rPr>
        <w:t xml:space="preserve">. Once the specific subset of the data information such as type, host, country/region was </w:t>
      </w:r>
      <w:r w:rsidR="00037153">
        <w:rPr>
          <w:rFonts w:ascii="Times New Roman" w:hAnsi="Times New Roman" w:cs="Times New Roman"/>
          <w:sz w:val="24"/>
          <w:szCs w:val="24"/>
        </w:rPr>
        <w:lastRenderedPageBreak/>
        <w:t xml:space="preserve">selected, the database would then randomly select </w:t>
      </w:r>
      <w:r>
        <w:rPr>
          <w:rFonts w:ascii="Times New Roman" w:hAnsi="Times New Roman" w:cs="Times New Roman"/>
          <w:sz w:val="24"/>
          <w:szCs w:val="24"/>
        </w:rPr>
        <w:t xml:space="preserve">1000 sequences </w:t>
      </w:r>
      <w:r w:rsidR="00037153">
        <w:rPr>
          <w:rFonts w:ascii="Times New Roman" w:hAnsi="Times New Roman" w:cs="Times New Roman"/>
          <w:sz w:val="24"/>
          <w:szCs w:val="24"/>
        </w:rPr>
        <w:t xml:space="preserve">to create a phylogeny such as Figure 1. </w:t>
      </w:r>
      <w:r w:rsidR="00037153">
        <w:rPr>
          <w:rFonts w:ascii="Times New Roman" w:hAnsi="Times New Roman" w:cs="Times New Roman"/>
          <w:noProof/>
          <w:sz w:val="24"/>
          <w:szCs w:val="24"/>
        </w:rPr>
        <w:drawing>
          <wp:inline distT="0" distB="0" distL="0" distR="0" wp14:anchorId="242C01DD" wp14:editId="6AFEF66C">
            <wp:extent cx="5506218" cy="61540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7">
                      <a:extLst>
                        <a:ext uri="{28A0092B-C50C-407E-A947-70E740481C1C}">
                          <a14:useLocalDpi xmlns:a14="http://schemas.microsoft.com/office/drawing/2010/main" val="0"/>
                        </a:ext>
                      </a:extLst>
                    </a:blip>
                    <a:stretch>
                      <a:fillRect/>
                    </a:stretch>
                  </pic:blipFill>
                  <pic:spPr>
                    <a:xfrm>
                      <a:off x="0" y="0"/>
                      <a:ext cx="5506218" cy="6154009"/>
                    </a:xfrm>
                    <a:prstGeom prst="rect">
                      <a:avLst/>
                    </a:prstGeom>
                  </pic:spPr>
                </pic:pic>
              </a:graphicData>
            </a:graphic>
          </wp:inline>
        </w:drawing>
      </w:r>
    </w:p>
    <w:p w14:paraId="4C91ACEE" w14:textId="13F854BB" w:rsidR="0056349A" w:rsidRPr="0056349A" w:rsidRDefault="007F0DE7" w:rsidP="007F0DE7">
      <w:pPr>
        <w:pStyle w:val="Caption"/>
        <w:rPr>
          <w:rFonts w:ascii="Times New Roman" w:hAnsi="Times New Roman" w:cs="Times New Roman"/>
          <w:sz w:val="24"/>
          <w:szCs w:val="24"/>
        </w:rPr>
      </w:pPr>
      <w:r>
        <w:t xml:space="preserve">Figure </w:t>
      </w:r>
      <w:fldSimple w:instr=" SEQ Figure \* ARABIC ">
        <w:r>
          <w:rPr>
            <w:noProof/>
          </w:rPr>
          <w:t>1</w:t>
        </w:r>
      </w:fldSimple>
      <w:r>
        <w:t>. Phylogeny of Influenza B recorded and sequenced in Human hosts located in Mexico between the</w:t>
      </w:r>
      <w:r>
        <w:rPr>
          <w:noProof/>
        </w:rPr>
        <w:t xml:space="preserve"> year 2000 and 2018.</w:t>
      </w:r>
    </w:p>
    <w:p w14:paraId="1ED6B8E5" w14:textId="1531C4BC" w:rsidR="00174EAD" w:rsidRDefault="00174EAD" w:rsidP="0062515E">
      <w:pPr>
        <w:pStyle w:val="Bibliography"/>
        <w:spacing w:line="360" w:lineRule="auto"/>
      </w:pPr>
    </w:p>
    <w:p w14:paraId="31552E99" w14:textId="28557B31" w:rsidR="007F0DE7" w:rsidRDefault="00FE356B" w:rsidP="00FE356B">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o be able to calculate mutation rate for Influenza A and B in each country, </w:t>
      </w:r>
      <w:r w:rsidR="00B12F05">
        <w:rPr>
          <w:rFonts w:ascii="Times New Roman" w:hAnsi="Times New Roman" w:cs="Times New Roman"/>
          <w:sz w:val="24"/>
          <w:szCs w:val="24"/>
        </w:rPr>
        <w:t>the phylogeny obtained were evaluated using DR metrics in R</w:t>
      </w:r>
      <w:r w:rsidR="00BD616C">
        <w:rPr>
          <w:rFonts w:ascii="Times New Roman" w:hAnsi="Times New Roman" w:cs="Times New Roman"/>
          <w:sz w:val="24"/>
          <w:szCs w:val="24"/>
        </w:rPr>
        <w:t xml:space="preserve">Studio using the R scripts and data </w:t>
      </w:r>
      <w:r w:rsidR="00BD616C">
        <w:rPr>
          <w:rFonts w:ascii="Times New Roman" w:hAnsi="Times New Roman" w:cs="Times New Roman"/>
          <w:sz w:val="24"/>
          <w:szCs w:val="24"/>
        </w:rPr>
        <w:lastRenderedPageBreak/>
        <w:t xml:space="preserve">files to estimate speciation rates on </w:t>
      </w:r>
      <w:r w:rsidR="009313E4">
        <w:rPr>
          <w:rFonts w:ascii="Times New Roman" w:hAnsi="Times New Roman" w:cs="Times New Roman"/>
          <w:sz w:val="24"/>
          <w:szCs w:val="24"/>
        </w:rPr>
        <w:t>phylogenies of different geography</w:t>
      </w:r>
      <w:r w:rsidR="00B27521">
        <w:rPr>
          <w:rFonts w:ascii="Times New Roman" w:hAnsi="Times New Roman" w:cs="Times New Roman"/>
          <w:sz w:val="24"/>
          <w:szCs w:val="24"/>
        </w:rPr>
        <w:t xml:space="preserve"> using the inverse equal to the splits in the tree</w:t>
      </w:r>
      <w:r w:rsidR="009313E4">
        <w:rPr>
          <w:rFonts w:ascii="Times New Roman" w:hAnsi="Times New Roman" w:cs="Times New Roman"/>
          <w:sz w:val="24"/>
          <w:szCs w:val="24"/>
        </w:rPr>
        <w:t xml:space="preserve"> </w:t>
      </w:r>
      <w:r w:rsidR="009313E4">
        <w:rPr>
          <w:rFonts w:ascii="Times New Roman" w:hAnsi="Times New Roman" w:cs="Times New Roman"/>
          <w:sz w:val="24"/>
          <w:szCs w:val="24"/>
        </w:rPr>
        <w:fldChar w:fldCharType="begin"/>
      </w:r>
      <w:r w:rsidR="009313E4">
        <w:rPr>
          <w:rFonts w:ascii="Times New Roman" w:hAnsi="Times New Roman" w:cs="Times New Roman"/>
          <w:sz w:val="24"/>
          <w:szCs w:val="24"/>
        </w:rPr>
        <w:instrText xml:space="preserve"> ADDIN ZOTERO_ITEM CSL_CITATION {"citationID":"G76JyQLt","properties":{"formattedCitation":"(Title and Rabosky 2019)","plainCitation":"(Title and Rabosky 2019)","noteIndex":0},"citationItems":[{"id":321,"uris":["http://zotero.org/users/7139969/items/F4QRG7AF"],"uri":["http://zotero.org/users/7139969/items/F4QRG7AF"],"itemData":{"id":321,"type":"article","abstract":"1. 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2. We compared the statistical performance of three model-free rate metrics (inverse terminal branch lengths; node density metric; DR statistic) and a model-based approach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3.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4.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language":"en","note":"dimensions: 3905386069 bytes\npage: 3905386069 bytes\nversion: 1\ntype: dataset\nDOI: 10.5061/DRYAD.5HR25NV","publisher":"Dryad","source":"DOI.org (Datacite)","title":"Data from: Tip rates, phylogenies, and diversification: what are we estimating, and how good are the estimates?","title-short":"Data from","URL":"http://datadryad.org/stash/dataset/doi:10.5061/dryad.5hr25nv","author":[{"family":"Title","given":"Pascal O."},{"family":"Rabosky","given":"Daniel L."}],"accessed":{"date-parts":[["2021",3,31]]},"issued":{"date-parts":[["2019"]]}}}],"schema":"https://github.com/citation-style-language/schema/raw/master/csl-citation.json"} </w:instrText>
      </w:r>
      <w:r w:rsidR="009313E4">
        <w:rPr>
          <w:rFonts w:ascii="Times New Roman" w:hAnsi="Times New Roman" w:cs="Times New Roman"/>
          <w:sz w:val="24"/>
          <w:szCs w:val="24"/>
        </w:rPr>
        <w:fldChar w:fldCharType="separate"/>
      </w:r>
      <w:r w:rsidR="009313E4" w:rsidRPr="009313E4">
        <w:rPr>
          <w:rFonts w:ascii="Times New Roman" w:hAnsi="Times New Roman" w:cs="Times New Roman"/>
          <w:sz w:val="24"/>
        </w:rPr>
        <w:t xml:space="preserve">(Title and </w:t>
      </w:r>
      <w:proofErr w:type="spellStart"/>
      <w:r w:rsidR="009313E4" w:rsidRPr="009313E4">
        <w:rPr>
          <w:rFonts w:ascii="Times New Roman" w:hAnsi="Times New Roman" w:cs="Times New Roman"/>
          <w:sz w:val="24"/>
        </w:rPr>
        <w:t>Rabosky</w:t>
      </w:r>
      <w:proofErr w:type="spellEnd"/>
      <w:r w:rsidR="009313E4" w:rsidRPr="009313E4">
        <w:rPr>
          <w:rFonts w:ascii="Times New Roman" w:hAnsi="Times New Roman" w:cs="Times New Roman"/>
          <w:sz w:val="24"/>
        </w:rPr>
        <w:t xml:space="preserve"> 2019</w:t>
      </w:r>
      <w:r w:rsidR="009313E4">
        <w:rPr>
          <w:rFonts w:ascii="Times New Roman" w:hAnsi="Times New Roman" w:cs="Times New Roman"/>
          <w:sz w:val="24"/>
        </w:rPr>
        <w:t>, RStudio 2020</w:t>
      </w:r>
      <w:r w:rsidR="009313E4" w:rsidRPr="009313E4">
        <w:rPr>
          <w:rFonts w:ascii="Times New Roman" w:hAnsi="Times New Roman" w:cs="Times New Roman"/>
          <w:sz w:val="24"/>
        </w:rPr>
        <w:t>)</w:t>
      </w:r>
      <w:r w:rsidR="009313E4">
        <w:rPr>
          <w:rFonts w:ascii="Times New Roman" w:hAnsi="Times New Roman" w:cs="Times New Roman"/>
          <w:sz w:val="24"/>
          <w:szCs w:val="24"/>
        </w:rPr>
        <w:fldChar w:fldCharType="end"/>
      </w:r>
      <w:r w:rsidR="00B12F05">
        <w:rPr>
          <w:rFonts w:ascii="Times New Roman" w:hAnsi="Times New Roman" w:cs="Times New Roman"/>
          <w:sz w:val="24"/>
          <w:szCs w:val="24"/>
        </w:rPr>
        <w:t xml:space="preserve">. The NCBI Influenza Database that built the trees, </w:t>
      </w:r>
      <w:r w:rsidR="00BD616C">
        <w:rPr>
          <w:rFonts w:ascii="Times New Roman" w:hAnsi="Times New Roman" w:cs="Times New Roman"/>
          <w:sz w:val="24"/>
          <w:szCs w:val="24"/>
        </w:rPr>
        <w:t>used</w:t>
      </w:r>
      <w:r w:rsidR="00B12F05">
        <w:rPr>
          <w:rFonts w:ascii="Times New Roman" w:hAnsi="Times New Roman" w:cs="Times New Roman"/>
          <w:sz w:val="24"/>
          <w:szCs w:val="24"/>
        </w:rPr>
        <w:t xml:space="preserve"> the number of mutations as the distance between each node or “edge”</w:t>
      </w:r>
      <w:r w:rsidR="009313E4">
        <w:rPr>
          <w:rFonts w:ascii="Times New Roman" w:hAnsi="Times New Roman" w:cs="Times New Roman"/>
          <w:sz w:val="24"/>
          <w:szCs w:val="24"/>
        </w:rPr>
        <w:t xml:space="preserve">, thus speciation rate on the phylogeny is equal to the mutation rate </w:t>
      </w:r>
      <w:r w:rsidR="00BD616C">
        <w:rPr>
          <w:rFonts w:ascii="Times New Roman" w:hAnsi="Times New Roman" w:cs="Times New Roman"/>
          <w:sz w:val="24"/>
          <w:szCs w:val="24"/>
        </w:rPr>
        <w:fldChar w:fldCharType="begin"/>
      </w:r>
      <w:r w:rsidR="00BD616C">
        <w:rPr>
          <w:rFonts w:ascii="Times New Roman" w:hAnsi="Times New Roman" w:cs="Times New Roman"/>
          <w:sz w:val="24"/>
          <w:szCs w:val="24"/>
        </w:rPr>
        <w:instrText xml:space="preserve"> ADDIN ZOTERO_ITEM CSL_CITATION {"citationID":"YS3mHdhf","properties":{"formattedCitation":"(Information et al.)","plainCitation":"(Information et al.)","noteIndex":0},"citationItems":[{"id":318,"uris":["http://zotero.org/users/7139969/items/X2J7DQE6"],"uri":["http://zotero.org/users/7139969/items/X2J7DQE6"],"itemData":{"id":318,"type":"webpage","abstract":"Database search, browse, sequence analysis","title":"Influenza virus database - NCBI","URL":"https://www.ncbi.nlm.nih.gov/genomes/FLU/Database/nph-select.cgi?go=database","author":[{"family":"Information","given":"National Center for Biotechnology"},{"family":"Pike","given":"U. S. National Library of Medicine 8600 Rockville"},{"family":"MD","given":"Bethesda"},{"family":"Usa","given":"20894"}],"accessed":{"date-parts":[["2021",3,29]]}}}],"schema":"https://github.com/citation-style-language/schema/raw/master/csl-citation.json"} </w:instrText>
      </w:r>
      <w:r w:rsidR="00BD616C">
        <w:rPr>
          <w:rFonts w:ascii="Times New Roman" w:hAnsi="Times New Roman" w:cs="Times New Roman"/>
          <w:sz w:val="24"/>
          <w:szCs w:val="24"/>
        </w:rPr>
        <w:fldChar w:fldCharType="separate"/>
      </w:r>
      <w:r w:rsidR="00BD616C" w:rsidRPr="00BD616C">
        <w:rPr>
          <w:rFonts w:ascii="Times New Roman" w:hAnsi="Times New Roman" w:cs="Times New Roman"/>
          <w:sz w:val="24"/>
        </w:rPr>
        <w:t>(Information et al.)</w:t>
      </w:r>
      <w:r w:rsidR="00BD616C">
        <w:rPr>
          <w:rFonts w:ascii="Times New Roman" w:hAnsi="Times New Roman" w:cs="Times New Roman"/>
          <w:sz w:val="24"/>
          <w:szCs w:val="24"/>
        </w:rPr>
        <w:fldChar w:fldCharType="end"/>
      </w:r>
      <w:r w:rsidR="00B12F05">
        <w:rPr>
          <w:rFonts w:ascii="Times New Roman" w:hAnsi="Times New Roman" w:cs="Times New Roman"/>
          <w:sz w:val="24"/>
          <w:szCs w:val="24"/>
        </w:rPr>
        <w:t xml:space="preserve">. </w:t>
      </w:r>
    </w:p>
    <w:p w14:paraId="7263C24B" w14:textId="41FEEDB6" w:rsidR="00B27521" w:rsidRDefault="00B27521" w:rsidP="00FE356B">
      <w:pPr>
        <w:spacing w:line="360" w:lineRule="auto"/>
        <w:rPr>
          <w:rFonts w:ascii="Times New Roman" w:hAnsi="Times New Roman" w:cs="Times New Roman"/>
          <w:i/>
          <w:iCs/>
          <w:sz w:val="24"/>
          <w:szCs w:val="24"/>
        </w:rPr>
      </w:pPr>
      <w:r>
        <w:rPr>
          <w:rFonts w:ascii="Times New Roman" w:hAnsi="Times New Roman" w:cs="Times New Roman"/>
          <w:i/>
          <w:iCs/>
          <w:sz w:val="24"/>
          <w:szCs w:val="24"/>
        </w:rPr>
        <w:t>DR</w:t>
      </w:r>
      <w:r w:rsidR="00492C9D">
        <w:rPr>
          <w:rFonts w:ascii="Times New Roman" w:hAnsi="Times New Roman" w:cs="Times New Roman"/>
          <w:i/>
          <w:iCs/>
          <w:sz w:val="24"/>
          <w:szCs w:val="24"/>
        </w:rPr>
        <w:t xml:space="preserve"> Statistics</w:t>
      </w:r>
      <w:r>
        <w:rPr>
          <w:rFonts w:ascii="Times New Roman" w:hAnsi="Times New Roman" w:cs="Times New Roman"/>
          <w:i/>
          <w:iCs/>
          <w:sz w:val="24"/>
          <w:szCs w:val="24"/>
        </w:rPr>
        <w:t xml:space="preserve"> </w:t>
      </w:r>
    </w:p>
    <w:p w14:paraId="02208D43" w14:textId="312726DB" w:rsidR="00492C9D" w:rsidRPr="00492C9D" w:rsidRDefault="00492C9D" w:rsidP="00FE356B">
      <w:pPr>
        <w:spacing w:line="360" w:lineRule="auto"/>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The DR statistic is </w:t>
      </w:r>
    </w:p>
    <w:p w14:paraId="63F2BCFA" w14:textId="6B9418AE" w:rsidR="00B27521" w:rsidRDefault="00B27521" w:rsidP="00FE356B">
      <w:pPr>
        <w:spacing w:line="360" w:lineRule="auto"/>
        <w:rPr>
          <w:rFonts w:ascii="Times New Roman" w:hAnsi="Times New Roman" w:cs="Times New Roman"/>
          <w:sz w:val="24"/>
          <w:szCs w:val="24"/>
        </w:rPr>
      </w:pPr>
      <w:r>
        <w:rPr>
          <w:rFonts w:ascii="Times New Roman" w:hAnsi="Times New Roman" w:cs="Times New Roman"/>
          <w:sz w:val="24"/>
          <w:szCs w:val="24"/>
        </w:rPr>
        <w:tab/>
      </w:r>
    </w:p>
    <w:p w14:paraId="2B83AB0C" w14:textId="2E086FDF" w:rsidR="00B27521" w:rsidRPr="00B27521" w:rsidRDefault="00B27521" w:rsidP="00FE356B">
      <w:pPr>
        <w:spacing w:line="360" w:lineRule="auto"/>
        <w:rPr>
          <w:rFonts w:ascii="Times New Roman" w:hAnsi="Times New Roman" w:cs="Times New Roman"/>
          <w:i/>
          <w:iCs/>
          <w:sz w:val="24"/>
          <w:szCs w:val="24"/>
        </w:rPr>
      </w:pPr>
      <w:r>
        <w:rPr>
          <w:rFonts w:ascii="Times New Roman" w:hAnsi="Times New Roman" w:cs="Times New Roman"/>
          <w:i/>
          <w:iCs/>
          <w:sz w:val="24"/>
          <w:szCs w:val="24"/>
        </w:rPr>
        <w:t>Boxplot of Speciation Rate</w:t>
      </w:r>
    </w:p>
    <w:p w14:paraId="3EA2D7B4" w14:textId="77777777" w:rsidR="00B27521" w:rsidRPr="007F0DE7" w:rsidRDefault="00B27521" w:rsidP="00FE356B">
      <w:pPr>
        <w:spacing w:line="360" w:lineRule="auto"/>
        <w:rPr>
          <w:rFonts w:ascii="Times New Roman" w:hAnsi="Times New Roman" w:cs="Times New Roman"/>
          <w:sz w:val="24"/>
          <w:szCs w:val="24"/>
        </w:rPr>
      </w:pPr>
    </w:p>
    <w:p w14:paraId="7DD094CB" w14:textId="77777777" w:rsidR="00174EAD" w:rsidRDefault="00174EAD" w:rsidP="0062515E">
      <w:pPr>
        <w:pStyle w:val="Bibliography"/>
        <w:spacing w:line="360" w:lineRule="auto"/>
      </w:pPr>
    </w:p>
    <w:p w14:paraId="1D82735F" w14:textId="77777777" w:rsidR="00174EAD" w:rsidRDefault="00174EAD" w:rsidP="0062515E">
      <w:pPr>
        <w:pStyle w:val="Bibliography"/>
        <w:spacing w:line="360" w:lineRule="auto"/>
      </w:pPr>
    </w:p>
    <w:p w14:paraId="3A308070" w14:textId="77777777" w:rsidR="00174EAD" w:rsidRDefault="00174EAD" w:rsidP="0062515E">
      <w:pPr>
        <w:pStyle w:val="Bibliography"/>
        <w:spacing w:line="360" w:lineRule="auto"/>
      </w:pPr>
    </w:p>
    <w:p w14:paraId="57B0DBCB" w14:textId="77777777" w:rsidR="00174EAD" w:rsidRDefault="00174EAD" w:rsidP="0062515E">
      <w:pPr>
        <w:pStyle w:val="Bibliography"/>
        <w:spacing w:line="360" w:lineRule="auto"/>
      </w:pPr>
    </w:p>
    <w:p w14:paraId="39842F0F" w14:textId="77777777" w:rsidR="00174EAD" w:rsidRDefault="00174EAD" w:rsidP="00174EAD">
      <w:pPr>
        <w:pStyle w:val="Bibliography"/>
      </w:pPr>
    </w:p>
    <w:p w14:paraId="7AD4C66F" w14:textId="77777777" w:rsidR="00174EAD" w:rsidRDefault="00174EAD" w:rsidP="00174EAD">
      <w:pPr>
        <w:pStyle w:val="Bibliography"/>
      </w:pPr>
    </w:p>
    <w:p w14:paraId="1CF1D3FF" w14:textId="77777777" w:rsidR="00174EAD" w:rsidRDefault="00174EAD" w:rsidP="00174EAD">
      <w:pPr>
        <w:pStyle w:val="Bibliography"/>
      </w:pPr>
    </w:p>
    <w:p w14:paraId="3FEB3DEA" w14:textId="77777777" w:rsidR="00174EAD" w:rsidRDefault="00174EAD" w:rsidP="00174EAD">
      <w:pPr>
        <w:pStyle w:val="Bibliography"/>
      </w:pPr>
    </w:p>
    <w:p w14:paraId="795A82FD" w14:textId="77777777" w:rsidR="00174EAD" w:rsidRDefault="00174EAD" w:rsidP="00174EAD">
      <w:pPr>
        <w:pStyle w:val="Bibliography"/>
      </w:pPr>
    </w:p>
    <w:p w14:paraId="2325608F" w14:textId="77777777" w:rsidR="00174EAD" w:rsidRDefault="00174EAD" w:rsidP="00174EAD">
      <w:pPr>
        <w:pStyle w:val="Bibliography"/>
      </w:pPr>
    </w:p>
    <w:p w14:paraId="58A71880" w14:textId="77777777" w:rsidR="00174EAD" w:rsidRDefault="00174EAD" w:rsidP="00174EAD">
      <w:pPr>
        <w:pStyle w:val="Bibliography"/>
      </w:pPr>
    </w:p>
    <w:p w14:paraId="1812CD0E" w14:textId="77777777" w:rsidR="00174EAD" w:rsidRDefault="00174EAD" w:rsidP="00174EAD">
      <w:pPr>
        <w:pStyle w:val="Bibliography"/>
      </w:pPr>
    </w:p>
    <w:p w14:paraId="5DE36B9A" w14:textId="77777777" w:rsidR="00174EAD" w:rsidRDefault="00174EAD" w:rsidP="00174EAD">
      <w:pPr>
        <w:pStyle w:val="Bibliography"/>
      </w:pPr>
    </w:p>
    <w:p w14:paraId="4207A942" w14:textId="77777777" w:rsidR="00174EAD" w:rsidRDefault="00174EAD" w:rsidP="00174EAD">
      <w:pPr>
        <w:pStyle w:val="Bibliography"/>
      </w:pPr>
    </w:p>
    <w:p w14:paraId="66B61B15" w14:textId="7339E0E6" w:rsidR="00174EAD" w:rsidRDefault="00174EAD" w:rsidP="00174EAD">
      <w:pPr>
        <w:pStyle w:val="Bibliography"/>
      </w:pPr>
    </w:p>
    <w:p w14:paraId="0E75C374" w14:textId="56D80232" w:rsidR="00174EAD" w:rsidRDefault="00174EAD" w:rsidP="00174EAD"/>
    <w:p w14:paraId="37D915D3" w14:textId="04D29CFC" w:rsidR="00174EAD" w:rsidRPr="00174EAD" w:rsidRDefault="00174EAD" w:rsidP="00174EAD">
      <w:pPr>
        <w:jc w:val="center"/>
        <w:rPr>
          <w:rFonts w:ascii="Times New Roman" w:hAnsi="Times New Roman" w:cs="Times New Roman"/>
          <w:b/>
          <w:bCs/>
          <w:sz w:val="24"/>
          <w:szCs w:val="24"/>
        </w:rPr>
      </w:pPr>
      <w:r w:rsidRPr="00174EAD">
        <w:rPr>
          <w:rFonts w:ascii="Times New Roman" w:hAnsi="Times New Roman" w:cs="Times New Roman"/>
          <w:b/>
          <w:bCs/>
          <w:sz w:val="24"/>
          <w:szCs w:val="24"/>
        </w:rPr>
        <w:t>References</w:t>
      </w:r>
    </w:p>
    <w:p w14:paraId="1760A621" w14:textId="77777777" w:rsidR="009313E4" w:rsidRPr="009313E4" w:rsidRDefault="00174EAD" w:rsidP="009313E4">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9313E4" w:rsidRPr="009313E4">
        <w:rPr>
          <w:rFonts w:ascii="Times New Roman" w:hAnsi="Times New Roman" w:cs="Times New Roman"/>
          <w:sz w:val="24"/>
        </w:rPr>
        <w:t>CDC. 2019 Nov 18. Types of Influenza Viruses. Centers for Disease Control and Prevention. [accessed 2021 Mar 26]. https://www.cdc.gov/flu/about/viruses/types.htm.</w:t>
      </w:r>
    </w:p>
    <w:p w14:paraId="71D20C56" w14:textId="77777777" w:rsidR="009313E4" w:rsidRPr="009313E4" w:rsidRDefault="009313E4" w:rsidP="009313E4">
      <w:pPr>
        <w:pStyle w:val="Bibliography"/>
        <w:rPr>
          <w:rFonts w:ascii="Times New Roman" w:hAnsi="Times New Roman" w:cs="Times New Roman"/>
          <w:sz w:val="24"/>
        </w:rPr>
      </w:pPr>
      <w:r w:rsidRPr="009313E4">
        <w:rPr>
          <w:rFonts w:ascii="Times New Roman" w:hAnsi="Times New Roman" w:cs="Times New Roman"/>
          <w:sz w:val="24"/>
        </w:rPr>
        <w:t>Influenza Historic Timeline | Pandemic Influenza (Flu) | CDC. 2019 Apr 18. [accessed 2021 Mar 28]. https://www.cdc.gov/flu/pandemic-resources/pandemic-timeline-1930-and-beyond.htm.</w:t>
      </w:r>
    </w:p>
    <w:p w14:paraId="223042F8" w14:textId="77777777" w:rsidR="009313E4" w:rsidRPr="009313E4" w:rsidRDefault="009313E4" w:rsidP="009313E4">
      <w:pPr>
        <w:pStyle w:val="Bibliography"/>
        <w:rPr>
          <w:rFonts w:ascii="Times New Roman" w:hAnsi="Times New Roman" w:cs="Times New Roman"/>
          <w:sz w:val="24"/>
        </w:rPr>
      </w:pPr>
      <w:r w:rsidRPr="009313E4">
        <w:rPr>
          <w:rFonts w:ascii="Times New Roman" w:hAnsi="Times New Roman" w:cs="Times New Roman"/>
          <w:sz w:val="24"/>
        </w:rPr>
        <w:t xml:space="preserve">Information NC for B, Pike USNL of M 8600 R, MD B, </w:t>
      </w:r>
      <w:proofErr w:type="spellStart"/>
      <w:r w:rsidRPr="009313E4">
        <w:rPr>
          <w:rFonts w:ascii="Times New Roman" w:hAnsi="Times New Roman" w:cs="Times New Roman"/>
          <w:sz w:val="24"/>
        </w:rPr>
        <w:t>Usa</w:t>
      </w:r>
      <w:proofErr w:type="spellEnd"/>
      <w:r w:rsidRPr="009313E4">
        <w:rPr>
          <w:rFonts w:ascii="Times New Roman" w:hAnsi="Times New Roman" w:cs="Times New Roman"/>
          <w:sz w:val="24"/>
        </w:rPr>
        <w:t xml:space="preserve"> 20894. Influenza virus database - NCBI. [accessed 2021 Mar 29]. https://www.ncbi.nlm.nih.gov/genomes/FLU/Database/nph-select.cgi?go=database.</w:t>
      </w:r>
    </w:p>
    <w:p w14:paraId="3085E429" w14:textId="77777777" w:rsidR="009313E4" w:rsidRPr="009313E4" w:rsidRDefault="009313E4" w:rsidP="009313E4">
      <w:pPr>
        <w:pStyle w:val="Bibliography"/>
        <w:rPr>
          <w:rFonts w:ascii="Times New Roman" w:hAnsi="Times New Roman" w:cs="Times New Roman"/>
          <w:sz w:val="24"/>
        </w:rPr>
      </w:pPr>
      <w:r w:rsidRPr="009313E4">
        <w:rPr>
          <w:rFonts w:ascii="Times New Roman" w:hAnsi="Times New Roman" w:cs="Times New Roman"/>
          <w:sz w:val="24"/>
        </w:rPr>
        <w:t xml:space="preserve">Title PO, </w:t>
      </w:r>
      <w:proofErr w:type="spellStart"/>
      <w:r w:rsidRPr="009313E4">
        <w:rPr>
          <w:rFonts w:ascii="Times New Roman" w:hAnsi="Times New Roman" w:cs="Times New Roman"/>
          <w:sz w:val="24"/>
        </w:rPr>
        <w:t>Rabosky</w:t>
      </w:r>
      <w:proofErr w:type="spellEnd"/>
      <w:r w:rsidRPr="009313E4">
        <w:rPr>
          <w:rFonts w:ascii="Times New Roman" w:hAnsi="Times New Roman" w:cs="Times New Roman"/>
          <w:sz w:val="24"/>
        </w:rPr>
        <w:t xml:space="preserve"> DL. 2019. Data from: Tip rates, phylogenies, and diversification: what are we estimating, and how good are the estimates? :3905386069 bytes. doi:10.5061/DRYAD.5HR25NV. [accessed 2021 Mar 31]. http://datadryad.org/stash/dataset/doi:10.5061/dryad.5hr25nv.</w:t>
      </w:r>
    </w:p>
    <w:p w14:paraId="735D32D4" w14:textId="089F2385" w:rsidR="00EA2C20" w:rsidRPr="00EA2C20" w:rsidRDefault="00174EAD" w:rsidP="00BD616C">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BD616C" w:rsidRPr="00BD616C">
        <w:rPr>
          <w:rFonts w:ascii="Times New Roman" w:hAnsi="Times New Roman" w:cs="Times New Roman"/>
          <w:sz w:val="24"/>
          <w:szCs w:val="24"/>
        </w:rPr>
        <w:t>RStudio Team (2020). RStudio: Integrated Development for R. RStudio, PBC, Boston, MA URL http://www.rstudio.com/.</w:t>
      </w:r>
    </w:p>
    <w:sectPr w:rsidR="00EA2C20" w:rsidRPr="00EA2C20">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534F35" w14:textId="77777777" w:rsidR="006E01C4" w:rsidRDefault="006E01C4" w:rsidP="007F0DE7">
      <w:pPr>
        <w:spacing w:after="0" w:line="240" w:lineRule="auto"/>
      </w:pPr>
      <w:r>
        <w:separator/>
      </w:r>
    </w:p>
  </w:endnote>
  <w:endnote w:type="continuationSeparator" w:id="0">
    <w:p w14:paraId="7DECA25D" w14:textId="77777777" w:rsidR="006E01C4" w:rsidRDefault="006E01C4" w:rsidP="007F0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A14803E" w14:textId="77777777" w:rsidR="007F0DE7" w:rsidRDefault="007F0DE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33545" w14:textId="77777777" w:rsidR="007F0DE7" w:rsidRDefault="007F0DE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822032" w14:textId="77777777" w:rsidR="007F0DE7" w:rsidRDefault="007F0DE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E85A24" w14:textId="77777777" w:rsidR="006E01C4" w:rsidRDefault="006E01C4" w:rsidP="007F0DE7">
      <w:pPr>
        <w:spacing w:after="0" w:line="240" w:lineRule="auto"/>
      </w:pPr>
      <w:r>
        <w:separator/>
      </w:r>
    </w:p>
  </w:footnote>
  <w:footnote w:type="continuationSeparator" w:id="0">
    <w:p w14:paraId="0040F4E4" w14:textId="77777777" w:rsidR="006E01C4" w:rsidRDefault="006E01C4" w:rsidP="007F0D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1503F8" w14:textId="77777777" w:rsidR="007F0DE7" w:rsidRDefault="007F0DE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BD6666" w14:textId="77777777" w:rsidR="007F0DE7" w:rsidRDefault="007F0DE7" w:rsidP="007F0DE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930789" w14:textId="77777777" w:rsidR="007F0DE7" w:rsidRDefault="007F0DE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2C20"/>
    <w:rsid w:val="00037153"/>
    <w:rsid w:val="0008383B"/>
    <w:rsid w:val="00174EAD"/>
    <w:rsid w:val="002D2FF5"/>
    <w:rsid w:val="002D5FFD"/>
    <w:rsid w:val="00492C9D"/>
    <w:rsid w:val="004B53CF"/>
    <w:rsid w:val="0056349A"/>
    <w:rsid w:val="0062515E"/>
    <w:rsid w:val="006749B6"/>
    <w:rsid w:val="006E01C4"/>
    <w:rsid w:val="007F0DE7"/>
    <w:rsid w:val="008B0840"/>
    <w:rsid w:val="009313E4"/>
    <w:rsid w:val="009C6C18"/>
    <w:rsid w:val="00B12F05"/>
    <w:rsid w:val="00B27521"/>
    <w:rsid w:val="00BD616C"/>
    <w:rsid w:val="00BF7203"/>
    <w:rsid w:val="00E57DA4"/>
    <w:rsid w:val="00EA2C20"/>
    <w:rsid w:val="00EC355F"/>
    <w:rsid w:val="00FE35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41F60C"/>
  <w15:chartTrackingRefBased/>
  <w15:docId w15:val="{B029750C-8448-49A8-B38C-E831C6841B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74EAD"/>
    <w:pPr>
      <w:spacing w:after="240" w:line="240" w:lineRule="auto"/>
    </w:pPr>
  </w:style>
  <w:style w:type="character" w:styleId="Hyperlink">
    <w:name w:val="Hyperlink"/>
    <w:basedOn w:val="DefaultParagraphFont"/>
    <w:uiPriority w:val="99"/>
    <w:unhideWhenUsed/>
    <w:rsid w:val="00037153"/>
    <w:rPr>
      <w:color w:val="0563C1" w:themeColor="hyperlink"/>
      <w:u w:val="single"/>
    </w:rPr>
  </w:style>
  <w:style w:type="character" w:styleId="UnresolvedMention">
    <w:name w:val="Unresolved Mention"/>
    <w:basedOn w:val="DefaultParagraphFont"/>
    <w:uiPriority w:val="99"/>
    <w:semiHidden/>
    <w:unhideWhenUsed/>
    <w:rsid w:val="00037153"/>
    <w:rPr>
      <w:color w:val="605E5C"/>
      <w:shd w:val="clear" w:color="auto" w:fill="E1DFDD"/>
    </w:rPr>
  </w:style>
  <w:style w:type="paragraph" w:styleId="Caption">
    <w:name w:val="caption"/>
    <w:basedOn w:val="Normal"/>
    <w:next w:val="Normal"/>
    <w:uiPriority w:val="35"/>
    <w:unhideWhenUsed/>
    <w:qFormat/>
    <w:rsid w:val="007F0DE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7F0DE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0DE7"/>
  </w:style>
  <w:style w:type="paragraph" w:styleId="Footer">
    <w:name w:val="footer"/>
    <w:basedOn w:val="Normal"/>
    <w:link w:val="FooterChar"/>
    <w:uiPriority w:val="99"/>
    <w:unhideWhenUsed/>
    <w:rsid w:val="007F0DE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0D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genomes/FLU/Database/nph-select.cgi" TargetMode="External"/><Relationship Id="rId11" Type="http://schemas.openxmlformats.org/officeDocument/2006/relationships/footer" Target="footer2.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05</TotalTime>
  <Pages>5</Pages>
  <Words>1617</Words>
  <Characters>9218</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ison Bowles</dc:creator>
  <cp:keywords/>
  <dc:description/>
  <cp:lastModifiedBy>Madison Bowles</cp:lastModifiedBy>
  <cp:revision>5</cp:revision>
  <dcterms:created xsi:type="dcterms:W3CDTF">2021-03-29T02:10:00Z</dcterms:created>
  <dcterms:modified xsi:type="dcterms:W3CDTF">2021-04-01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9wvN5qNK"/&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